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002AAA" w14:textId="13D4684C" w:rsidR="0088418E" w:rsidRPr="002D7183" w:rsidRDefault="009351FC" w:rsidP="002D7183">
      <w:pPr>
        <w:jc w:val="center"/>
        <w:rPr>
          <w:b/>
          <w:bCs/>
        </w:rPr>
      </w:pPr>
      <w:r>
        <w:rPr>
          <w:b/>
          <w:bCs/>
        </w:rPr>
        <w:t>Supervised linear regression machine learning model</w:t>
      </w:r>
      <w:r w:rsidR="002D7183" w:rsidRPr="002D7183">
        <w:rPr>
          <w:b/>
          <w:bCs/>
        </w:rPr>
        <w:t xml:space="preserve"> to predict the primary dendritic arm spacing</w:t>
      </w:r>
    </w:p>
    <w:p w14:paraId="31E126D4" w14:textId="02F3DA09" w:rsidR="00D97364" w:rsidRDefault="008D2586" w:rsidP="00D97364">
      <w:r w:rsidRPr="00E05036">
        <w:t xml:space="preserve">During the solidification of metallic systems, the microstructure grows in treelike dendritic shape and the morphology of dendrites has a strong effect on the mechanical properties. Spacing between the dendrite arms provides information on segregation patterns and distribution of precipitates between the dendritic arms, which influences the mechanical properties. </w:t>
      </w:r>
      <w:r w:rsidR="001827A4">
        <w:t>There are two well-known theoretical models that relate the</w:t>
      </w:r>
      <w:r w:rsidRPr="00E05036">
        <w:t xml:space="preserve"> primary dendritic arm spacing (PDAS) to solidification conditions, namely pulling velocity</w:t>
      </w:r>
      <w:r w:rsidR="00296FAE">
        <w:t xml:space="preserve"> (</w:t>
      </w:r>
      <w:r w:rsidR="00AC4D1D">
        <w:t>V)</w:t>
      </w:r>
      <w:r w:rsidRPr="00E05036">
        <w:t xml:space="preserve"> and temperature gradient</w:t>
      </w:r>
      <w:r w:rsidR="00AC4D1D">
        <w:t xml:space="preserve"> (G)</w:t>
      </w:r>
      <w:r w:rsidRPr="00E05036">
        <w:t>, and material properties like liquid diffusivity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the freezing range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Gibbs‐Thomson coefficient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Γ)</m:t>
        </m:r>
      </m:oMath>
      <w:r w:rsidRPr="00E05036">
        <w:t>, and equilibrium partition coefficient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 xml:space="preserve">. </w:t>
      </w:r>
      <w:r w:rsidR="00D97364">
        <w:t xml:space="preserve">The two models, named </w:t>
      </w:r>
      <w:r w:rsidR="001827A4" w:rsidRPr="00E05036">
        <w:t>Hunt-Burden</w:t>
      </w:r>
      <w:r w:rsidR="00D97364">
        <w:t xml:space="preserve"> (HB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Burden&lt;/Author&gt;&lt;Year&gt;1974&lt;/Year&gt;&lt;RecNum&gt;16&lt;/RecNum&gt;&lt;DisplayText&gt;[1]&lt;/DisplayText&gt;&lt;record&gt;&lt;rec-number&gt;16&lt;/rec-number&gt;&lt;foreign-keys&gt;&lt;key app="EN" db-id="dwww29fv0arfwsepzf8vx5fls0vxxtww50f5" timestamp="1580836021"&gt;16&lt;/key&gt;&lt;/foreign-keys&gt;&lt;ref-type name="Journal Article"&gt;17&lt;/ref-type&gt;&lt;contributors&gt;&lt;authors&gt;&lt;author&gt;Burden, M. H.&lt;/author&gt;&lt;author&gt;Hunt, J. D.&lt;/author&gt;&lt;/authors&gt;&lt;/contributors&gt;&lt;titles&gt;&lt;title&gt;Cellular and dendritic growth. II&lt;/title&gt;&lt;secondary-title&gt;Journal of Crystal Growth&lt;/secondary-title&gt;&lt;/titles&gt;&lt;periodical&gt;&lt;full-title&gt;Journal of Crystal Growth&lt;/full-title&gt;&lt;/periodical&gt;&lt;pages&gt;109-116&lt;/pages&gt;&lt;volume&gt;22&lt;/volume&gt;&lt;number&gt;2&lt;/number&gt;&lt;dates&gt;&lt;year&gt;1974&lt;/year&gt;&lt;pub-dates&gt;&lt;date&gt;1974/04/01/&lt;/date&gt;&lt;/pub-dates&gt;&lt;/dates&gt;&lt;isbn&gt;0022-0248&lt;/isbn&gt;&lt;urls&gt;&lt;related-urls&gt;&lt;url&gt;http://www.sciencedirect.com/science/article/pii/0022024874901274&lt;/url&gt;&lt;/related-urls&gt;&lt;/urls&gt;&lt;electronic-resource-num&gt;https://doi.org/10.1016/0022-0248(74)90127-4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1]</w:t>
      </w:r>
      <w:r w:rsidR="001827A4" w:rsidRPr="00E05036">
        <w:fldChar w:fldCharType="end"/>
      </w:r>
      <w:r w:rsidR="001827A4" w:rsidRPr="00E05036">
        <w:t xml:space="preserve"> and Kurz-Fisher</w:t>
      </w:r>
      <w:r w:rsidR="00D97364">
        <w:t xml:space="preserve"> (KF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Kurz&lt;/Author&gt;&lt;Year&gt;1981&lt;/Year&gt;&lt;RecNum&gt;6&lt;/RecNum&gt;&lt;DisplayText&gt;[2]&lt;/DisplayText&gt;&lt;record&gt;&lt;rec-number&gt;6&lt;/rec-number&gt;&lt;foreign-keys&gt;&lt;key app="EN" db-id="dwww29fv0arfwsepzf8vx5fls0vxxtww50f5" timestamp="1578436436"&gt;6&lt;/key&gt;&lt;/foreign-keys&gt;&lt;ref-type name="Journal Article"&gt;17&lt;/ref-type&gt;&lt;contributors&gt;&lt;authors&gt;&lt;author&gt;Kurz, W.&lt;/author&gt;&lt;author&gt;Fisher, D. J.&lt;/author&gt;&lt;/authors&gt;&lt;/contributors&gt;&lt;titles&gt;&lt;title&gt;Dendrite growth at the limit of stability: tip radius and spacing&lt;/title&gt;&lt;secondary-title&gt;Acta Metallurgica&lt;/secondary-title&gt;&lt;/titles&gt;&lt;periodical&gt;&lt;full-title&gt;Acta Metallurgica&lt;/full-title&gt;&lt;/periodical&gt;&lt;pages&gt;11-20&lt;/pages&gt;&lt;volume&gt;29&lt;/volume&gt;&lt;number&gt;1&lt;/number&gt;&lt;dates&gt;&lt;year&gt;1981&lt;/year&gt;&lt;pub-dates&gt;&lt;date&gt;1981/01/01/&lt;/date&gt;&lt;/pub-dates&gt;&lt;/dates&gt;&lt;isbn&gt;0001-6160&lt;/isbn&gt;&lt;urls&gt;&lt;related-urls&gt;&lt;url&gt;http://www.sciencedirect.com/science/article/pii/0001616081900821&lt;/url&gt;&lt;/related-urls&gt;&lt;/urls&gt;&lt;electronic-resource-num&gt;https://doi.org/10.1016/0001-6160(81)90082-1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2]</w:t>
      </w:r>
      <w:r w:rsidR="001827A4" w:rsidRPr="00E05036">
        <w:fldChar w:fldCharType="end"/>
      </w:r>
      <w:r w:rsidR="00D97364">
        <w:t xml:space="preserve">, </w:t>
      </w:r>
      <w:r w:rsidR="001827A4" w:rsidRPr="00E05036">
        <w:t>are different in the way the material properties are accounted</w:t>
      </w:r>
      <w:r w:rsidR="00D97364">
        <w:t>:</w:t>
      </w:r>
    </w:p>
    <w:p w14:paraId="038297FC" w14:textId="5837C889" w:rsidR="001827A4" w:rsidRPr="00E05036" w:rsidRDefault="001827A4" w:rsidP="00D97364">
      <w:pPr>
        <w:jc w:val="left"/>
      </w:pPr>
      <w:r w:rsidRPr="00E05036">
        <w:t xml:space="preserve"> </w:t>
      </w:r>
      <m:oMath>
        <m:r>
          <w:rPr>
            <w:rFonts w:ascii="Cambria Math" w:hAnsi="Cambria Math"/>
          </w:rPr>
          <m:t>PDAS=</m:t>
        </m:r>
        <m:r>
          <w:rPr>
            <w:rFonts w:ascii="Cambria Math" w:hAnsi="Cambria Math"/>
            <w:color w:val="FF0000"/>
          </w:rPr>
          <m:t>2.8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</m:t>
            </m:r>
            <m:r>
              <w:rPr>
                <w:rFonts w:ascii="Cambria Math" w:hAnsi="Cambria Math"/>
                <w:color w:val="FF0000"/>
              </w:rPr>
              <m:t>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  <w:color w:val="FF0000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  <w:color w:val="FF0000"/>
              </w:rPr>
              <m:t>-0.25</m:t>
            </m:r>
          </m:sup>
        </m:sSup>
      </m:oMath>
      <w:r w:rsidR="00D97364">
        <w:t xml:space="preserve">  </w:t>
      </w:r>
      <w:r w:rsidR="00D97364">
        <w:tab/>
      </w:r>
      <w:r w:rsidR="00D97364">
        <w:tab/>
        <w:t xml:space="preserve">HB model </w:t>
      </w:r>
      <w:r>
        <w:br/>
      </w:r>
      <m:oMath>
        <m:r>
          <w:rPr>
            <w:rFonts w:ascii="Cambria Math" w:hAnsi="Cambria Math"/>
          </w:rPr>
          <m:t>PDAS=4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</w:rPr>
                  <m:t>/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0.25</m:t>
            </m:r>
          </m:sup>
        </m:sSup>
      </m:oMath>
      <w:r w:rsidRPr="00E05036">
        <w:tab/>
        <w:t>.</w:t>
      </w:r>
      <w:r w:rsidRPr="00E05036">
        <w:tab/>
      </w:r>
      <w:r w:rsidR="00D97364">
        <w:t>KF model</w:t>
      </w:r>
    </w:p>
    <w:p w14:paraId="214ACD7C" w14:textId="016536AB" w:rsidR="00D97364" w:rsidRDefault="008D2586" w:rsidP="00D97364">
      <w:pPr>
        <w:rPr>
          <w:rFonts w:cs="Times New Roman"/>
        </w:rPr>
      </w:pPr>
      <w:r w:rsidRPr="00E05036">
        <w:t>Despite the previous attempts, there are still important issues to develop a predictive model of PDAS for</w:t>
      </w:r>
      <w:r w:rsidR="009900EE" w:rsidRPr="00E05036">
        <w:t xml:space="preserve"> </w:t>
      </w:r>
      <w:r w:rsidRPr="00E05036">
        <w:t>a wide range of solidification rates.</w:t>
      </w:r>
      <w:r w:rsidR="00D97364">
        <w:t xml:space="preserve"> I</w:t>
      </w:r>
      <w:r w:rsidRPr="00E05036">
        <w:t>n rapid solidification cases, such as</w:t>
      </w:r>
      <w:r w:rsidR="00D94A2A" w:rsidRPr="00E05036">
        <w:t xml:space="preserve"> </w:t>
      </w:r>
      <w:r w:rsidRPr="00E05036">
        <w:t>in laser additive manufacturing of materials, the analytical relations and models for PDAS have significant</w:t>
      </w:r>
      <w:r w:rsidR="00D94A2A" w:rsidRPr="00E05036">
        <w:t xml:space="preserve"> </w:t>
      </w:r>
      <w:r w:rsidRPr="00E05036">
        <w:t>deviations from computational predications and experimental data for the same solidification condition</w:t>
      </w:r>
      <w:r w:rsidR="000E300C">
        <w:t xml:space="preserve"> </w:t>
      </w:r>
      <w:r w:rsidR="0030040A">
        <w:fldChar w:fldCharType="begin"/>
      </w:r>
      <w:r w:rsidR="004B31DA">
        <w:instrText xml:space="preserve"> ADDIN EN.CITE &lt;EndNote&gt;&lt;Cite&gt;&lt;Author&gt;Xiao&lt;/Author&gt;&lt;Year&gt;2019&lt;/Year&gt;&lt;RecNum&gt;7&lt;/RecNum&gt;&lt;DisplayText&gt;[3]&lt;/DisplayText&gt;&lt;record&gt;&lt;rec-number&gt;7&lt;/rec-number&gt;&lt;foreign-keys&gt;&lt;key app="EN" db-id="dwww29fv0arfwsepzf8vx5fls0vxxtww50f5" timestamp="1578439637"&gt;7&lt;/key&gt;&lt;/foreign-keys&gt;&lt;ref-type name="Journal Article"&gt;17&lt;/ref-type&gt;&lt;contributors&gt;&lt;authors&gt;&lt;author&gt;Xiao, Wenjia&lt;/author&gt;&lt;author&gt;Li, Simeng&lt;/author&gt;&lt;author&gt;Wang, Cunshan&lt;/author&gt;&lt;author&gt;Shi, Yan&lt;/author&gt;&lt;author&gt;Mazumder, Jyotirmoy&lt;/author&gt;&lt;author&gt;Xing, Hui&lt;/author&gt;&lt;author&gt;Song, Lijun&lt;/author&gt;&lt;/authors&gt;&lt;/contributors&gt;&lt;titles&gt;&lt;title&gt;Multi-scale simulation of dendrite growth for direct energy deposition of nickel-based superalloys&lt;/title&gt;&lt;secondary-title&gt;Materials &amp;amp; Design&lt;/secondary-title&gt;&lt;/titles&gt;&lt;periodical&gt;&lt;full-title&gt;Materials &amp;amp; Design&lt;/full-title&gt;&lt;/periodical&gt;&lt;pages&gt;107553&lt;/pages&gt;&lt;volume&gt;164&lt;/volume&gt;&lt;keywords&gt;&lt;keyword&gt;Multi-scale simulation&lt;/keyword&gt;&lt;keyword&gt;Solidification microstructure&lt;/keyword&gt;&lt;keyword&gt;Dendritic growth&lt;/keyword&gt;&lt;keyword&gt;Primary dendritic arm spacing&lt;/keyword&gt;&lt;keyword&gt;Direct energy deposition&lt;/keyword&gt;&lt;/keywords&gt;&lt;dates&gt;&lt;year&gt;2019&lt;/year&gt;&lt;pub-dates&gt;&lt;date&gt;2019/02/15/&lt;/date&gt;&lt;/pub-dates&gt;&lt;/dates&gt;&lt;isbn&gt;0264-1275&lt;/isbn&gt;&lt;urls&gt;&lt;related-urls&gt;&lt;url&gt;http://www.sciencedirect.com/science/article/pii/S0264127518309171&lt;/url&gt;&lt;/related-urls&gt;&lt;/urls&gt;&lt;electronic-resource-num&gt;https://doi.org/10.1016/j.matdes.2018.107553&lt;/electronic-resource-num&gt;&lt;/record&gt;&lt;/Cite&gt;&lt;/EndNote&gt;</w:instrText>
      </w:r>
      <w:r w:rsidR="0030040A">
        <w:fldChar w:fldCharType="separate"/>
      </w:r>
      <w:r w:rsidR="004B31DA">
        <w:rPr>
          <w:noProof/>
        </w:rPr>
        <w:t>[3]</w:t>
      </w:r>
      <w:r w:rsidR="0030040A">
        <w:fldChar w:fldCharType="end"/>
      </w:r>
      <w:r w:rsidRPr="00E05036">
        <w:t xml:space="preserve">. </w:t>
      </w:r>
      <w:r w:rsidR="00D97364">
        <w:t>In this project we want</w:t>
      </w:r>
      <w:r w:rsidRPr="00E05036">
        <w:t xml:space="preserve"> to develop more reliable analytical models for</w:t>
      </w:r>
      <w:r w:rsidR="00A30BB7">
        <w:t xml:space="preserve"> </w:t>
      </w:r>
      <w:r w:rsidRPr="00E05036">
        <w:t>prediction of PDAS in a wide range of solidification rates.</w:t>
      </w:r>
      <w:r w:rsidR="000F4AB1">
        <w:t xml:space="preserve"> </w:t>
      </w:r>
      <w:r w:rsidR="00115046">
        <w:t xml:space="preserve">For this, </w:t>
      </w:r>
      <w:r w:rsidR="00D97364">
        <w:rPr>
          <w:rFonts w:cs="Times New Roman"/>
        </w:rPr>
        <w:t>a supervised linear regression machine learn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 xml:space="preserve">model </w:t>
      </w:r>
      <w:r w:rsidR="00115046">
        <w:rPr>
          <w:rFonts w:cs="Times New Roman"/>
        </w:rPr>
        <w:t>will be used</w:t>
      </w:r>
      <w:r w:rsidR="00712CB5" w:rsidRPr="007A03E9">
        <w:rPr>
          <w:rFonts w:cs="Times New Roman"/>
        </w:rPr>
        <w:t xml:space="preserve"> to produce a new relation between PDAS and the solidification rate (pull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>velocity and temperature gradient in the model) that works for different material systems</w:t>
      </w:r>
      <w:r w:rsidR="009859DF">
        <w:rPr>
          <w:rFonts w:cs="Times New Roman"/>
        </w:rPr>
        <w:t xml:space="preserve">. </w:t>
      </w:r>
    </w:p>
    <w:tbl>
      <w:tblPr>
        <w:tblStyle w:val="TableGrid"/>
        <w:tblpPr w:leftFromText="180" w:rightFromText="180" w:vertAnchor="text" w:horzAnchor="margin" w:tblpY="1998"/>
        <w:tblW w:w="0" w:type="auto"/>
        <w:tblLook w:val="04A0" w:firstRow="1" w:lastRow="0" w:firstColumn="1" w:lastColumn="0" w:noHBand="0" w:noVBand="1"/>
      </w:tblPr>
      <w:tblGrid>
        <w:gridCol w:w="1615"/>
        <w:gridCol w:w="1440"/>
        <w:gridCol w:w="3870"/>
        <w:gridCol w:w="2425"/>
      </w:tblGrid>
      <w:tr w:rsidR="00DB41D0" w14:paraId="0F07DDCA" w14:textId="77777777" w:rsidTr="00DB41D0">
        <w:tc>
          <w:tcPr>
            <w:tcW w:w="1615" w:type="dxa"/>
          </w:tcPr>
          <w:p w14:paraId="3D55E9B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  <w:sz w:val="22"/>
                <w:szCs w:val="22"/>
              </w:rPr>
            </w:pPr>
            <w:bookmarkStart w:id="0" w:name="_Hlk125064711"/>
            <w:r w:rsidRPr="00DB41D0">
              <w:rPr>
                <w:i w:val="0"/>
                <w:iCs w:val="0"/>
                <w:color w:val="auto"/>
                <w:sz w:val="24"/>
                <w:szCs w:val="24"/>
              </w:rPr>
              <w:t>Alloy</w:t>
            </w:r>
          </w:p>
        </w:tc>
        <w:tc>
          <w:tcPr>
            <w:tcW w:w="1440" w:type="dxa"/>
          </w:tcPr>
          <w:p w14:paraId="23F4009A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V (m/s)</w:t>
            </w:r>
          </w:p>
        </w:tc>
        <w:tc>
          <w:tcPr>
            <w:tcW w:w="3870" w:type="dxa"/>
          </w:tcPr>
          <w:p w14:paraId="62C7D5BB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G (K/m)</w:t>
            </w:r>
          </w:p>
        </w:tc>
        <w:tc>
          <w:tcPr>
            <w:tcW w:w="2425" w:type="dxa"/>
          </w:tcPr>
          <w:p w14:paraId="275F5335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Number of data points from PF modeling</w:t>
            </w:r>
          </w:p>
        </w:tc>
      </w:tr>
      <w:tr w:rsidR="00DB41D0" w14:paraId="1D8FE195" w14:textId="77777777" w:rsidTr="0088418E">
        <w:trPr>
          <w:trHeight w:val="362"/>
        </w:trPr>
        <w:tc>
          <w:tcPr>
            <w:tcW w:w="1615" w:type="dxa"/>
          </w:tcPr>
          <w:p w14:paraId="3BD4577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3.4 at% Ni</w:t>
            </w:r>
          </w:p>
        </w:tc>
        <w:tc>
          <w:tcPr>
            <w:tcW w:w="1440" w:type="dxa"/>
          </w:tcPr>
          <w:p w14:paraId="5C2B4159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9</w:t>
            </w:r>
          </w:p>
        </w:tc>
        <w:tc>
          <w:tcPr>
            <w:tcW w:w="3870" w:type="dxa"/>
          </w:tcPr>
          <w:p w14:paraId="0276CF2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22F49F4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5</w:t>
            </w:r>
          </w:p>
        </w:tc>
      </w:tr>
      <w:tr w:rsidR="00DB41D0" w14:paraId="6B7C4C2A" w14:textId="77777777" w:rsidTr="00DB41D0">
        <w:tc>
          <w:tcPr>
            <w:tcW w:w="1615" w:type="dxa"/>
          </w:tcPr>
          <w:p w14:paraId="33CDD9B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7.1 at% Ni</w:t>
            </w:r>
          </w:p>
        </w:tc>
        <w:tc>
          <w:tcPr>
            <w:tcW w:w="1440" w:type="dxa"/>
          </w:tcPr>
          <w:p w14:paraId="7B26DB8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9</w:t>
            </w:r>
          </w:p>
        </w:tc>
        <w:tc>
          <w:tcPr>
            <w:tcW w:w="3870" w:type="dxa"/>
          </w:tcPr>
          <w:p w14:paraId="1CBFFEBE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C9C83E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2</w:t>
            </w:r>
          </w:p>
        </w:tc>
      </w:tr>
      <w:tr w:rsidR="00DB41D0" w14:paraId="0EBCAADC" w14:textId="77777777" w:rsidTr="00DB41D0">
        <w:tc>
          <w:tcPr>
            <w:tcW w:w="1615" w:type="dxa"/>
          </w:tcPr>
          <w:p w14:paraId="1A82EA0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10.4 at% Ni</w:t>
            </w:r>
          </w:p>
        </w:tc>
        <w:tc>
          <w:tcPr>
            <w:tcW w:w="1440" w:type="dxa"/>
          </w:tcPr>
          <w:p w14:paraId="2B58273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01-0.02</w:t>
            </w:r>
          </w:p>
        </w:tc>
        <w:tc>
          <w:tcPr>
            <w:tcW w:w="3870" w:type="dxa"/>
          </w:tcPr>
          <w:p w14:paraId="6FE556A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4C3B01B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22</w:t>
            </w:r>
          </w:p>
        </w:tc>
      </w:tr>
      <w:tr w:rsidR="00DB41D0" w14:paraId="3C4703EC" w14:textId="77777777" w:rsidTr="00DB41D0">
        <w:tc>
          <w:tcPr>
            <w:tcW w:w="1615" w:type="dxa"/>
          </w:tcPr>
          <w:p w14:paraId="76F37F4D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Mg-9 at% Al</w:t>
            </w:r>
          </w:p>
        </w:tc>
        <w:tc>
          <w:tcPr>
            <w:tcW w:w="1440" w:type="dxa"/>
          </w:tcPr>
          <w:p w14:paraId="7667B4D1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5-0.12</w:t>
            </w:r>
          </w:p>
        </w:tc>
        <w:tc>
          <w:tcPr>
            <w:tcW w:w="3870" w:type="dxa"/>
          </w:tcPr>
          <w:p w14:paraId="03909BE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3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1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5DB9CEFF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21</w:t>
            </w:r>
          </w:p>
        </w:tc>
      </w:tr>
      <w:tr w:rsidR="00DB41D0" w14:paraId="0229A22F" w14:textId="77777777" w:rsidTr="00DB41D0">
        <w:tc>
          <w:tcPr>
            <w:tcW w:w="1615" w:type="dxa"/>
          </w:tcPr>
          <w:p w14:paraId="0B6E552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6 at% Cu</w:t>
            </w:r>
          </w:p>
        </w:tc>
        <w:tc>
          <w:tcPr>
            <w:tcW w:w="1440" w:type="dxa"/>
          </w:tcPr>
          <w:p w14:paraId="22C623B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1-0.06</w:t>
            </w:r>
          </w:p>
        </w:tc>
        <w:tc>
          <w:tcPr>
            <w:tcW w:w="3870" w:type="dxa"/>
          </w:tcPr>
          <w:p w14:paraId="26542BA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61C2E5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7</w:t>
            </w:r>
          </w:p>
        </w:tc>
      </w:tr>
      <w:tr w:rsidR="00DB41D0" w14:paraId="5D3240DF" w14:textId="77777777" w:rsidTr="00DB41D0">
        <w:tc>
          <w:tcPr>
            <w:tcW w:w="1615" w:type="dxa"/>
          </w:tcPr>
          <w:p w14:paraId="123FA6DD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8 at% Cu</w:t>
            </w:r>
          </w:p>
        </w:tc>
        <w:tc>
          <w:tcPr>
            <w:tcW w:w="1440" w:type="dxa"/>
          </w:tcPr>
          <w:p w14:paraId="2EF1323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8</w:t>
            </w:r>
          </w:p>
        </w:tc>
        <w:tc>
          <w:tcPr>
            <w:tcW w:w="3870" w:type="dxa"/>
          </w:tcPr>
          <w:p w14:paraId="761F84B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3232AD61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3</w:t>
            </w:r>
          </w:p>
        </w:tc>
      </w:tr>
      <w:tr w:rsidR="00DB41D0" w14:paraId="7A6B676B" w14:textId="77777777" w:rsidTr="0088418E">
        <w:trPr>
          <w:trHeight w:val="110"/>
        </w:trPr>
        <w:tc>
          <w:tcPr>
            <w:tcW w:w="1615" w:type="dxa"/>
          </w:tcPr>
          <w:p w14:paraId="6BEF94A9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10 at% Cu</w:t>
            </w:r>
          </w:p>
        </w:tc>
        <w:tc>
          <w:tcPr>
            <w:tcW w:w="1440" w:type="dxa"/>
          </w:tcPr>
          <w:p w14:paraId="6126F594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8-0.005</w:t>
            </w:r>
          </w:p>
        </w:tc>
        <w:tc>
          <w:tcPr>
            <w:tcW w:w="3870" w:type="dxa"/>
          </w:tcPr>
          <w:p w14:paraId="2EA8150B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13C1E84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30</w:t>
            </w:r>
          </w:p>
        </w:tc>
      </w:tr>
    </w:tbl>
    <w:bookmarkEnd w:id="0"/>
    <w:p w14:paraId="26155924" w14:textId="18B87FDC" w:rsidR="00D97364" w:rsidRDefault="00D97364" w:rsidP="00D97364">
      <w:pPr>
        <w:rPr>
          <w:rFonts w:cs="Times New Roman"/>
        </w:rPr>
      </w:pPr>
      <w:r>
        <w:rPr>
          <w:rFonts w:cs="Times New Roman"/>
        </w:rPr>
        <w:t xml:space="preserve">In a separate study I have </w:t>
      </w:r>
      <w:r w:rsidR="00760411">
        <w:rPr>
          <w:rFonts w:cs="Times New Roman"/>
        </w:rPr>
        <w:t xml:space="preserve">performed simulation study to obtain the computational data on </w:t>
      </w:r>
      <w:r>
        <w:rPr>
          <w:rFonts w:cs="Times New Roman"/>
        </w:rPr>
        <w:t>PDAS for 7 different alloy systems</w:t>
      </w:r>
      <w:r w:rsidR="00DB41D0">
        <w:rPr>
          <w:rFonts w:cs="Times New Roman"/>
        </w:rPr>
        <w:t xml:space="preserve"> (250 data points totally)</w:t>
      </w:r>
      <w:r w:rsidR="007C0252">
        <w:rPr>
          <w:rFonts w:cs="Times New Roman"/>
        </w:rPr>
        <w:t>, for a wide velocity and temperature gradient range (given in table 1). We have also calculated all the material properties needed for each alloy system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>,Γ,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="007C0252">
        <w:rPr>
          <w:rFonts w:cs="Times New Roman"/>
        </w:rPr>
        <w:t xml:space="preserve">). </w:t>
      </w:r>
    </w:p>
    <w:p w14:paraId="23EDFD16" w14:textId="2FF2537C" w:rsidR="007C0252" w:rsidRDefault="007C0252" w:rsidP="00D97364">
      <w:pPr>
        <w:rPr>
          <w:rFonts w:cs="Times New Roman"/>
        </w:rPr>
      </w:pPr>
      <w:r>
        <w:rPr>
          <w:rFonts w:cs="Times New Roman"/>
        </w:rPr>
        <w:t xml:space="preserve">Table 1- </w:t>
      </w:r>
      <w:bookmarkStart w:id="1" w:name="_Hlk125064810"/>
      <w:r>
        <w:rPr>
          <w:rFonts w:cs="Times New Roman"/>
        </w:rPr>
        <w:t xml:space="preserve">Summary of the computational PDAS and the range of velocity (V), temperature gradient (G), and the number of datapoints for each alloy system. </w:t>
      </w:r>
      <w:bookmarkEnd w:id="1"/>
    </w:p>
    <w:p w14:paraId="327EDCA0" w14:textId="0BF77800" w:rsidR="004B31DA" w:rsidRPr="004B31DA" w:rsidRDefault="004B31DA" w:rsidP="00C503CD">
      <w:pPr>
        <w:rPr>
          <w:rFonts w:cs="Times New Roman"/>
        </w:rPr>
      </w:pPr>
      <w:bookmarkStart w:id="2" w:name="_Hlk125065567"/>
      <w:proofErr w:type="gramStart"/>
      <w:r w:rsidRPr="004B31DA">
        <w:rPr>
          <w:rFonts w:cs="Times New Roman"/>
        </w:rPr>
        <w:lastRenderedPageBreak/>
        <w:t>In order to</w:t>
      </w:r>
      <w:proofErr w:type="gramEnd"/>
      <w:r w:rsidRPr="004B31DA">
        <w:rPr>
          <w:rFonts w:cs="Times New Roman"/>
        </w:rPr>
        <w:t xml:space="preserve"> use a regression model, we will take the logarithm from both sides of the PDAS equation for both HB and KF models, while keeping the coefficients on ln(V), ln(G), ln(</w:t>
      </w:r>
      <w:proofErr w:type="spellStart"/>
      <w:r w:rsidRPr="004B31DA">
        <w:rPr>
          <w:rFonts w:cs="Times New Roman"/>
        </w:rPr>
        <w:t>mat_HB</w:t>
      </w:r>
      <w:proofErr w:type="spellEnd"/>
      <w:r w:rsidRPr="004B31DA">
        <w:rPr>
          <w:rFonts w:cs="Times New Roman"/>
        </w:rPr>
        <w:t>), and ln(</w:t>
      </w:r>
      <w:proofErr w:type="spellStart"/>
      <w:r w:rsidRPr="004B31DA">
        <w:rPr>
          <w:rFonts w:cs="Times New Roman"/>
        </w:rPr>
        <w:t>mat_KF</w:t>
      </w:r>
      <w:proofErr w:type="spellEnd"/>
      <w:r w:rsidRPr="004B31DA">
        <w:rPr>
          <w:rFonts w:cs="Times New Roman"/>
        </w:rPr>
        <w:t xml:space="preserve">) as unknown in the linear regression models. </w:t>
      </w:r>
    </w:p>
    <w:p w14:paraId="526CFD5F" w14:textId="2D8C089A" w:rsidR="004B31DA" w:rsidRPr="004B31DA" w:rsidRDefault="00000000" w:rsidP="004B31DA">
      <w:pPr>
        <w:rPr>
          <w:rFonts w:ascii="Cambria Math" w:hAnsi="Cambria Math"/>
          <w:i/>
          <w:iCs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HB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 xml:space="preserve">      </m:t>
          </m:r>
          <m:r>
            <w:rPr>
              <w:rFonts w:ascii="Cambria Math" w:hAnsi="Cambria Math"/>
            </w:rPr>
            <m:t>ma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HB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/>
            </w:rPr>
            <m:t>ΓΔ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</m:oMath>
      </m:oMathPara>
    </w:p>
    <w:p w14:paraId="01DD7338" w14:textId="67791D6C" w:rsidR="004B31DA" w:rsidRPr="004B31DA" w:rsidRDefault="00000000" w:rsidP="004B31DA">
      <w:pPr>
        <w:rPr>
          <w:rFonts w:cs="Times New Roman"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KF</m:t>
                  </m:r>
                </m:e>
              </m:d>
              <m:r>
                <w:rPr>
                  <w:rFonts w:ascii="Cambria Math" w:hAnsi="Cambria Math" w:cs="Times New Roman"/>
                </w:rPr>
                <m:t xml:space="preserve">          ma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KF</m:t>
                  </m:r>
                </m:sub>
              </m:sSub>
              <m:r>
                <w:rPr>
                  <w:rFonts w:ascii="Cambria Math" w:hAnsi="Cambria Math" w:cs="Times New Roman"/>
                </w:rPr>
                <m:t>=ΓΔ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0</m:t>
                  </m:r>
                </m:sub>
              </m:sSub>
              <m:f>
                <m:fPr>
                  <m:type m:val="lin"/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sub>
                  </m:sSub>
                </m:den>
              </m:f>
            </m:e>
          </m:func>
        </m:oMath>
      </m:oMathPara>
    </w:p>
    <w:p w14:paraId="61F3AC81" w14:textId="498FDCD0" w:rsidR="004B31DA" w:rsidRPr="004B31DA" w:rsidRDefault="004B31DA" w:rsidP="00C503CD">
      <w:pPr>
        <w:rPr>
          <w:rFonts w:cs="Times New Roman"/>
        </w:rPr>
      </w:pPr>
      <w:r w:rsidRPr="004B31DA">
        <w:rPr>
          <w:rFonts w:cs="Times New Roman"/>
        </w:rPr>
        <w:t xml:space="preserve">Then the data from computational PDAS will </w:t>
      </w:r>
      <w:proofErr w:type="gramStart"/>
      <w:r w:rsidRPr="004B31DA">
        <w:rPr>
          <w:rFonts w:cs="Times New Roman"/>
        </w:rPr>
        <w:t>input</w:t>
      </w:r>
      <w:proofErr w:type="gramEnd"/>
      <w:r w:rsidRPr="004B31DA">
        <w:rPr>
          <w:rFonts w:cs="Times New Roman"/>
        </w:rPr>
        <w:t xml:space="preserve"> into the linear regression models to obtain A, α, β, and γ.</w:t>
      </w:r>
    </w:p>
    <w:bookmarkEnd w:id="2"/>
    <w:p w14:paraId="06A13988" w14:textId="47E2C6DB" w:rsidR="00EE57C0" w:rsidRPr="00EE57C0" w:rsidRDefault="00EE57C0" w:rsidP="00C503CD">
      <w:pPr>
        <w:rPr>
          <w:rFonts w:cs="Times New Roman"/>
          <w:b/>
          <w:bCs/>
        </w:rPr>
      </w:pPr>
      <w:r w:rsidRPr="00EE57C0">
        <w:rPr>
          <w:rFonts w:cs="Times New Roman"/>
          <w:b/>
          <w:bCs/>
        </w:rPr>
        <w:t>References:</w:t>
      </w:r>
    </w:p>
    <w:p w14:paraId="4E133DAF" w14:textId="77777777" w:rsidR="004B31DA" w:rsidRPr="004B31DA" w:rsidRDefault="008D2586" w:rsidP="004B31DA">
      <w:pPr>
        <w:pStyle w:val="EndNoteBibliography"/>
        <w:spacing w:after="0"/>
      </w:pPr>
      <w:r w:rsidRPr="00E05036">
        <w:rPr>
          <w:rFonts w:cs="Times New Roman"/>
        </w:rPr>
        <w:fldChar w:fldCharType="begin"/>
      </w:r>
      <w:r w:rsidRPr="00E05036">
        <w:rPr>
          <w:rFonts w:cs="Times New Roman"/>
        </w:rPr>
        <w:instrText xml:space="preserve"> ADDIN EN.REFLIST </w:instrText>
      </w:r>
      <w:r w:rsidRPr="00E05036">
        <w:rPr>
          <w:rFonts w:cs="Times New Roman"/>
        </w:rPr>
        <w:fldChar w:fldCharType="separate"/>
      </w:r>
      <w:r w:rsidR="004B31DA" w:rsidRPr="004B31DA">
        <w:t>[1] M.H. Burden, J.D. Hunt, Cellular and dendritic growth. II, Journal of Crystal Growth, 22 (1974) 109-116.</w:t>
      </w:r>
    </w:p>
    <w:p w14:paraId="47F70F2E" w14:textId="77777777" w:rsidR="004B31DA" w:rsidRPr="004B31DA" w:rsidRDefault="004B31DA" w:rsidP="004B31DA">
      <w:pPr>
        <w:pStyle w:val="EndNoteBibliography"/>
        <w:spacing w:after="0"/>
      </w:pPr>
      <w:r w:rsidRPr="004B31DA">
        <w:t>[2] W. Kurz, D.J. Fisher, Dendrite growth at the limit of stability: tip radius and spacing, Acta Metallurgica, 29 (1981) 11-20.</w:t>
      </w:r>
    </w:p>
    <w:p w14:paraId="7404B06E" w14:textId="77777777" w:rsidR="004B31DA" w:rsidRPr="004B31DA" w:rsidRDefault="004B31DA" w:rsidP="004B31DA">
      <w:pPr>
        <w:pStyle w:val="EndNoteBibliography"/>
      </w:pPr>
      <w:r w:rsidRPr="004B31DA">
        <w:t>[3] W. Xiao, S. Li, C. Wang, Y. Shi, J. Mazumder, H. Xing, L. Song, Multi-scale simulation of dendrite growth for direct energy deposition of nickel-based superalloys, Materials &amp; Design, 164 (2019) 107553.</w:t>
      </w:r>
    </w:p>
    <w:p w14:paraId="10D3AA36" w14:textId="06D2604D" w:rsidR="008D2586" w:rsidRPr="00E05036" w:rsidRDefault="008D2586" w:rsidP="004B31DA">
      <w:pPr>
        <w:rPr>
          <w:rFonts w:cs="Times New Roman"/>
        </w:rPr>
      </w:pPr>
      <w:r w:rsidRPr="00E05036">
        <w:rPr>
          <w:rFonts w:cs="Times New Roman"/>
        </w:rPr>
        <w:fldChar w:fldCharType="end"/>
      </w:r>
    </w:p>
    <w:sectPr w:rsidR="008D2586" w:rsidRPr="00E050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D5B9D8" w14:textId="77777777" w:rsidR="004128CC" w:rsidRDefault="004128CC" w:rsidP="00DB41D0">
      <w:pPr>
        <w:spacing w:after="0"/>
      </w:pPr>
      <w:r>
        <w:separator/>
      </w:r>
    </w:p>
  </w:endnote>
  <w:endnote w:type="continuationSeparator" w:id="0">
    <w:p w14:paraId="7E700A6C" w14:textId="77777777" w:rsidR="004128CC" w:rsidRDefault="004128CC" w:rsidP="00DB41D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D575D1" w14:textId="77777777" w:rsidR="004128CC" w:rsidRDefault="004128CC" w:rsidP="00DB41D0">
      <w:pPr>
        <w:spacing w:after="0"/>
      </w:pPr>
      <w:r>
        <w:separator/>
      </w:r>
    </w:p>
  </w:footnote>
  <w:footnote w:type="continuationSeparator" w:id="0">
    <w:p w14:paraId="5140D97A" w14:textId="77777777" w:rsidR="004128CC" w:rsidRDefault="004128CC" w:rsidP="00DB41D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60018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17946C5"/>
    <w:multiLevelType w:val="hybridMultilevel"/>
    <w:tmpl w:val="CAEE84CA"/>
    <w:lvl w:ilvl="0" w:tplc="1764C10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F00387"/>
    <w:multiLevelType w:val="hybridMultilevel"/>
    <w:tmpl w:val="48EE2F92"/>
    <w:lvl w:ilvl="0" w:tplc="7C4850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B32E7A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52490E3F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69E84447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76FE391F"/>
    <w:multiLevelType w:val="hybridMultilevel"/>
    <w:tmpl w:val="4C5E4492"/>
    <w:lvl w:ilvl="0" w:tplc="F7844C7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4887193">
    <w:abstractNumId w:val="2"/>
  </w:num>
  <w:num w:numId="2" w16cid:durableId="904295556">
    <w:abstractNumId w:val="1"/>
  </w:num>
  <w:num w:numId="3" w16cid:durableId="512956801">
    <w:abstractNumId w:val="6"/>
  </w:num>
  <w:num w:numId="4" w16cid:durableId="845168033">
    <w:abstractNumId w:val="0"/>
  </w:num>
  <w:num w:numId="5" w16cid:durableId="1535540410">
    <w:abstractNumId w:val="3"/>
  </w:num>
  <w:num w:numId="6" w16cid:durableId="1251041796">
    <w:abstractNumId w:val="5"/>
  </w:num>
  <w:num w:numId="7" w16cid:durableId="70683564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D2586"/>
    <w:rsid w:val="00003AFC"/>
    <w:rsid w:val="00007613"/>
    <w:rsid w:val="000112E6"/>
    <w:rsid w:val="00012E56"/>
    <w:rsid w:val="000202E0"/>
    <w:rsid w:val="000257E7"/>
    <w:rsid w:val="00026822"/>
    <w:rsid w:val="00026890"/>
    <w:rsid w:val="00032F96"/>
    <w:rsid w:val="00034FB1"/>
    <w:rsid w:val="00035D70"/>
    <w:rsid w:val="00037457"/>
    <w:rsid w:val="00052E0E"/>
    <w:rsid w:val="00054FE8"/>
    <w:rsid w:val="00064451"/>
    <w:rsid w:val="00066479"/>
    <w:rsid w:val="00074C79"/>
    <w:rsid w:val="00084613"/>
    <w:rsid w:val="00090A17"/>
    <w:rsid w:val="00092B3C"/>
    <w:rsid w:val="000B2F67"/>
    <w:rsid w:val="000B4196"/>
    <w:rsid w:val="000B651E"/>
    <w:rsid w:val="000C340B"/>
    <w:rsid w:val="000C3439"/>
    <w:rsid w:val="000C35EF"/>
    <w:rsid w:val="000C54C6"/>
    <w:rsid w:val="000C5986"/>
    <w:rsid w:val="000D1A8A"/>
    <w:rsid w:val="000D401E"/>
    <w:rsid w:val="000E300C"/>
    <w:rsid w:val="000E609B"/>
    <w:rsid w:val="000F002F"/>
    <w:rsid w:val="000F4AB1"/>
    <w:rsid w:val="001048D6"/>
    <w:rsid w:val="001060FE"/>
    <w:rsid w:val="00115046"/>
    <w:rsid w:val="001153F0"/>
    <w:rsid w:val="0011566C"/>
    <w:rsid w:val="001412D5"/>
    <w:rsid w:val="00143AA1"/>
    <w:rsid w:val="00147037"/>
    <w:rsid w:val="0015217D"/>
    <w:rsid w:val="001522FF"/>
    <w:rsid w:val="00155141"/>
    <w:rsid w:val="0016220F"/>
    <w:rsid w:val="001630E6"/>
    <w:rsid w:val="00164BC1"/>
    <w:rsid w:val="00165250"/>
    <w:rsid w:val="00172528"/>
    <w:rsid w:val="001818F5"/>
    <w:rsid w:val="001827A4"/>
    <w:rsid w:val="00183928"/>
    <w:rsid w:val="0018586D"/>
    <w:rsid w:val="00194703"/>
    <w:rsid w:val="00195F6C"/>
    <w:rsid w:val="001A0EFF"/>
    <w:rsid w:val="001A2ADD"/>
    <w:rsid w:val="001B4FDE"/>
    <w:rsid w:val="001B7DB2"/>
    <w:rsid w:val="001D1237"/>
    <w:rsid w:val="001D650D"/>
    <w:rsid w:val="001F22C7"/>
    <w:rsid w:val="001F43B1"/>
    <w:rsid w:val="001F460B"/>
    <w:rsid w:val="00201BD6"/>
    <w:rsid w:val="00204ECB"/>
    <w:rsid w:val="00214391"/>
    <w:rsid w:val="00216CDD"/>
    <w:rsid w:val="002173CC"/>
    <w:rsid w:val="00217D29"/>
    <w:rsid w:val="00221404"/>
    <w:rsid w:val="00221504"/>
    <w:rsid w:val="00225FF7"/>
    <w:rsid w:val="0022751E"/>
    <w:rsid w:val="00242835"/>
    <w:rsid w:val="002558D6"/>
    <w:rsid w:val="002601CD"/>
    <w:rsid w:val="00267386"/>
    <w:rsid w:val="00271A7F"/>
    <w:rsid w:val="002722C5"/>
    <w:rsid w:val="00272E77"/>
    <w:rsid w:val="0028025E"/>
    <w:rsid w:val="00293E44"/>
    <w:rsid w:val="002967D6"/>
    <w:rsid w:val="00296FAE"/>
    <w:rsid w:val="002A4464"/>
    <w:rsid w:val="002A65C3"/>
    <w:rsid w:val="002B7667"/>
    <w:rsid w:val="002C0B0D"/>
    <w:rsid w:val="002D28FC"/>
    <w:rsid w:val="002D6106"/>
    <w:rsid w:val="002D7183"/>
    <w:rsid w:val="002D7EDD"/>
    <w:rsid w:val="002E0320"/>
    <w:rsid w:val="002E331A"/>
    <w:rsid w:val="002E4E3F"/>
    <w:rsid w:val="0030040A"/>
    <w:rsid w:val="00320F09"/>
    <w:rsid w:val="00323B52"/>
    <w:rsid w:val="0033353D"/>
    <w:rsid w:val="003440C9"/>
    <w:rsid w:val="00350493"/>
    <w:rsid w:val="00350F54"/>
    <w:rsid w:val="003568C7"/>
    <w:rsid w:val="00363469"/>
    <w:rsid w:val="00363492"/>
    <w:rsid w:val="003728C7"/>
    <w:rsid w:val="00384AD4"/>
    <w:rsid w:val="00391D59"/>
    <w:rsid w:val="00396AC6"/>
    <w:rsid w:val="003B02AA"/>
    <w:rsid w:val="003B0393"/>
    <w:rsid w:val="003B5055"/>
    <w:rsid w:val="003B6445"/>
    <w:rsid w:val="003C5887"/>
    <w:rsid w:val="003D359D"/>
    <w:rsid w:val="003D40A4"/>
    <w:rsid w:val="003E2A2B"/>
    <w:rsid w:val="003E3946"/>
    <w:rsid w:val="003E4172"/>
    <w:rsid w:val="003E6F16"/>
    <w:rsid w:val="003E7CA9"/>
    <w:rsid w:val="0041060D"/>
    <w:rsid w:val="004128CC"/>
    <w:rsid w:val="00443B42"/>
    <w:rsid w:val="00445B49"/>
    <w:rsid w:val="00454B20"/>
    <w:rsid w:val="00461C1B"/>
    <w:rsid w:val="00474986"/>
    <w:rsid w:val="00477EE8"/>
    <w:rsid w:val="00480E4F"/>
    <w:rsid w:val="004A46D2"/>
    <w:rsid w:val="004A4812"/>
    <w:rsid w:val="004B31DA"/>
    <w:rsid w:val="004C0DFE"/>
    <w:rsid w:val="004C21BE"/>
    <w:rsid w:val="004C56EC"/>
    <w:rsid w:val="004C56FA"/>
    <w:rsid w:val="004E18CD"/>
    <w:rsid w:val="004F2202"/>
    <w:rsid w:val="004F6179"/>
    <w:rsid w:val="00501B17"/>
    <w:rsid w:val="00502299"/>
    <w:rsid w:val="00504862"/>
    <w:rsid w:val="00506E2B"/>
    <w:rsid w:val="00507540"/>
    <w:rsid w:val="00514729"/>
    <w:rsid w:val="00520BA0"/>
    <w:rsid w:val="005315DD"/>
    <w:rsid w:val="005441F5"/>
    <w:rsid w:val="00545598"/>
    <w:rsid w:val="00576409"/>
    <w:rsid w:val="005779D8"/>
    <w:rsid w:val="00582571"/>
    <w:rsid w:val="005904DF"/>
    <w:rsid w:val="005A53FB"/>
    <w:rsid w:val="005B6734"/>
    <w:rsid w:val="005C1FEA"/>
    <w:rsid w:val="005C22E5"/>
    <w:rsid w:val="005C25B9"/>
    <w:rsid w:val="005C4C67"/>
    <w:rsid w:val="005C5E4B"/>
    <w:rsid w:val="005E39B4"/>
    <w:rsid w:val="005E7443"/>
    <w:rsid w:val="005E797B"/>
    <w:rsid w:val="005F0C98"/>
    <w:rsid w:val="00600A77"/>
    <w:rsid w:val="006302B8"/>
    <w:rsid w:val="00646E8E"/>
    <w:rsid w:val="00654050"/>
    <w:rsid w:val="00665E07"/>
    <w:rsid w:val="00675C97"/>
    <w:rsid w:val="006774AE"/>
    <w:rsid w:val="00684D12"/>
    <w:rsid w:val="006924C5"/>
    <w:rsid w:val="00693B8D"/>
    <w:rsid w:val="006A3933"/>
    <w:rsid w:val="006A4D33"/>
    <w:rsid w:val="006C1028"/>
    <w:rsid w:val="006D074D"/>
    <w:rsid w:val="006D2FA7"/>
    <w:rsid w:val="006D6966"/>
    <w:rsid w:val="006E07FB"/>
    <w:rsid w:val="006E3F15"/>
    <w:rsid w:val="006E534E"/>
    <w:rsid w:val="006F28AE"/>
    <w:rsid w:val="006F2A7E"/>
    <w:rsid w:val="00712CB5"/>
    <w:rsid w:val="00741C99"/>
    <w:rsid w:val="00741D0D"/>
    <w:rsid w:val="00744C63"/>
    <w:rsid w:val="0075198A"/>
    <w:rsid w:val="007536B3"/>
    <w:rsid w:val="00753ACB"/>
    <w:rsid w:val="007547FA"/>
    <w:rsid w:val="00754FDF"/>
    <w:rsid w:val="0075762D"/>
    <w:rsid w:val="00760411"/>
    <w:rsid w:val="007648A8"/>
    <w:rsid w:val="007679B3"/>
    <w:rsid w:val="00773097"/>
    <w:rsid w:val="00782341"/>
    <w:rsid w:val="00785ABA"/>
    <w:rsid w:val="007873EC"/>
    <w:rsid w:val="007A03E9"/>
    <w:rsid w:val="007B113B"/>
    <w:rsid w:val="007B712D"/>
    <w:rsid w:val="007C0252"/>
    <w:rsid w:val="007D181A"/>
    <w:rsid w:val="008019B7"/>
    <w:rsid w:val="008168D6"/>
    <w:rsid w:val="00816E9C"/>
    <w:rsid w:val="00817AA7"/>
    <w:rsid w:val="00821694"/>
    <w:rsid w:val="0083544B"/>
    <w:rsid w:val="0083771B"/>
    <w:rsid w:val="00847034"/>
    <w:rsid w:val="0085028D"/>
    <w:rsid w:val="00851517"/>
    <w:rsid w:val="00860CCE"/>
    <w:rsid w:val="00870FE4"/>
    <w:rsid w:val="00875F80"/>
    <w:rsid w:val="008765A5"/>
    <w:rsid w:val="00881B9F"/>
    <w:rsid w:val="0088211E"/>
    <w:rsid w:val="0088418E"/>
    <w:rsid w:val="0089705C"/>
    <w:rsid w:val="008A3DA9"/>
    <w:rsid w:val="008C7761"/>
    <w:rsid w:val="008D2586"/>
    <w:rsid w:val="008D359D"/>
    <w:rsid w:val="00903505"/>
    <w:rsid w:val="00913064"/>
    <w:rsid w:val="009171E2"/>
    <w:rsid w:val="00921E42"/>
    <w:rsid w:val="009223BB"/>
    <w:rsid w:val="009252B1"/>
    <w:rsid w:val="0092663E"/>
    <w:rsid w:val="009351FC"/>
    <w:rsid w:val="009359F1"/>
    <w:rsid w:val="00940755"/>
    <w:rsid w:val="00946299"/>
    <w:rsid w:val="00946880"/>
    <w:rsid w:val="00947A63"/>
    <w:rsid w:val="00952B3D"/>
    <w:rsid w:val="009554A0"/>
    <w:rsid w:val="0095713E"/>
    <w:rsid w:val="0097466B"/>
    <w:rsid w:val="009803E5"/>
    <w:rsid w:val="009827B2"/>
    <w:rsid w:val="00985038"/>
    <w:rsid w:val="009859DF"/>
    <w:rsid w:val="00985E8C"/>
    <w:rsid w:val="009900EE"/>
    <w:rsid w:val="009C462B"/>
    <w:rsid w:val="009C7CF1"/>
    <w:rsid w:val="009D0E7D"/>
    <w:rsid w:val="009D3C9A"/>
    <w:rsid w:val="009E15D2"/>
    <w:rsid w:val="009F3C15"/>
    <w:rsid w:val="009F69C9"/>
    <w:rsid w:val="00A01D4F"/>
    <w:rsid w:val="00A021C8"/>
    <w:rsid w:val="00A0678B"/>
    <w:rsid w:val="00A11ED0"/>
    <w:rsid w:val="00A17D07"/>
    <w:rsid w:val="00A30BB7"/>
    <w:rsid w:val="00A323B2"/>
    <w:rsid w:val="00A47670"/>
    <w:rsid w:val="00A50295"/>
    <w:rsid w:val="00A55664"/>
    <w:rsid w:val="00A5658F"/>
    <w:rsid w:val="00A73FBE"/>
    <w:rsid w:val="00A8121F"/>
    <w:rsid w:val="00A83D36"/>
    <w:rsid w:val="00A865E6"/>
    <w:rsid w:val="00A93AAB"/>
    <w:rsid w:val="00AA2A96"/>
    <w:rsid w:val="00AC0F53"/>
    <w:rsid w:val="00AC4D1D"/>
    <w:rsid w:val="00AC7EAE"/>
    <w:rsid w:val="00AE477F"/>
    <w:rsid w:val="00AF03E2"/>
    <w:rsid w:val="00AF77F2"/>
    <w:rsid w:val="00B020E6"/>
    <w:rsid w:val="00B172E8"/>
    <w:rsid w:val="00B20470"/>
    <w:rsid w:val="00B24F78"/>
    <w:rsid w:val="00B25C63"/>
    <w:rsid w:val="00B61529"/>
    <w:rsid w:val="00B65734"/>
    <w:rsid w:val="00B731D0"/>
    <w:rsid w:val="00B77BEA"/>
    <w:rsid w:val="00B80AE3"/>
    <w:rsid w:val="00B810C8"/>
    <w:rsid w:val="00B83BED"/>
    <w:rsid w:val="00B87A93"/>
    <w:rsid w:val="00B91FDB"/>
    <w:rsid w:val="00BA05E1"/>
    <w:rsid w:val="00BA28A1"/>
    <w:rsid w:val="00BA76B1"/>
    <w:rsid w:val="00BB5DFD"/>
    <w:rsid w:val="00BD17CD"/>
    <w:rsid w:val="00BD51C3"/>
    <w:rsid w:val="00BD7AF3"/>
    <w:rsid w:val="00BF167C"/>
    <w:rsid w:val="00BF5023"/>
    <w:rsid w:val="00BF7483"/>
    <w:rsid w:val="00C006EE"/>
    <w:rsid w:val="00C043B4"/>
    <w:rsid w:val="00C054C1"/>
    <w:rsid w:val="00C14901"/>
    <w:rsid w:val="00C21D0F"/>
    <w:rsid w:val="00C267A3"/>
    <w:rsid w:val="00C3221E"/>
    <w:rsid w:val="00C433DA"/>
    <w:rsid w:val="00C45552"/>
    <w:rsid w:val="00C45E4C"/>
    <w:rsid w:val="00C47578"/>
    <w:rsid w:val="00C503CD"/>
    <w:rsid w:val="00C64483"/>
    <w:rsid w:val="00C8527B"/>
    <w:rsid w:val="00CA2262"/>
    <w:rsid w:val="00CA2EEB"/>
    <w:rsid w:val="00CA3816"/>
    <w:rsid w:val="00CA7960"/>
    <w:rsid w:val="00CB787D"/>
    <w:rsid w:val="00CD7278"/>
    <w:rsid w:val="00CD7316"/>
    <w:rsid w:val="00CD7F4D"/>
    <w:rsid w:val="00CE4F05"/>
    <w:rsid w:val="00CF48BB"/>
    <w:rsid w:val="00D01363"/>
    <w:rsid w:val="00D06578"/>
    <w:rsid w:val="00D106D0"/>
    <w:rsid w:val="00D12963"/>
    <w:rsid w:val="00D31337"/>
    <w:rsid w:val="00D31530"/>
    <w:rsid w:val="00D416CC"/>
    <w:rsid w:val="00D419A1"/>
    <w:rsid w:val="00D72A79"/>
    <w:rsid w:val="00D771E1"/>
    <w:rsid w:val="00D912D7"/>
    <w:rsid w:val="00D92312"/>
    <w:rsid w:val="00D923F4"/>
    <w:rsid w:val="00D93B84"/>
    <w:rsid w:val="00D94A2A"/>
    <w:rsid w:val="00D9639D"/>
    <w:rsid w:val="00D97364"/>
    <w:rsid w:val="00DA7F9A"/>
    <w:rsid w:val="00DB2165"/>
    <w:rsid w:val="00DB41D0"/>
    <w:rsid w:val="00DB7035"/>
    <w:rsid w:val="00DC17A4"/>
    <w:rsid w:val="00DC6186"/>
    <w:rsid w:val="00DE2D0E"/>
    <w:rsid w:val="00E0286A"/>
    <w:rsid w:val="00E04E80"/>
    <w:rsid w:val="00E05036"/>
    <w:rsid w:val="00E1390C"/>
    <w:rsid w:val="00E24490"/>
    <w:rsid w:val="00E348D3"/>
    <w:rsid w:val="00E3694B"/>
    <w:rsid w:val="00E46956"/>
    <w:rsid w:val="00E53DF2"/>
    <w:rsid w:val="00E55241"/>
    <w:rsid w:val="00E55631"/>
    <w:rsid w:val="00E60579"/>
    <w:rsid w:val="00E62055"/>
    <w:rsid w:val="00E62249"/>
    <w:rsid w:val="00E64045"/>
    <w:rsid w:val="00E647F5"/>
    <w:rsid w:val="00E746C2"/>
    <w:rsid w:val="00E77E54"/>
    <w:rsid w:val="00E820F5"/>
    <w:rsid w:val="00E8312E"/>
    <w:rsid w:val="00E94550"/>
    <w:rsid w:val="00E957FF"/>
    <w:rsid w:val="00EB43A4"/>
    <w:rsid w:val="00ED37DB"/>
    <w:rsid w:val="00EE2131"/>
    <w:rsid w:val="00EE4F1F"/>
    <w:rsid w:val="00EE57C0"/>
    <w:rsid w:val="00EE5FBF"/>
    <w:rsid w:val="00EE6D5D"/>
    <w:rsid w:val="00EF0410"/>
    <w:rsid w:val="00F03864"/>
    <w:rsid w:val="00F1554F"/>
    <w:rsid w:val="00F1565D"/>
    <w:rsid w:val="00F31228"/>
    <w:rsid w:val="00F323E7"/>
    <w:rsid w:val="00F34AD7"/>
    <w:rsid w:val="00F5727F"/>
    <w:rsid w:val="00F61125"/>
    <w:rsid w:val="00F6317B"/>
    <w:rsid w:val="00F63D63"/>
    <w:rsid w:val="00F63E68"/>
    <w:rsid w:val="00F70082"/>
    <w:rsid w:val="00F76414"/>
    <w:rsid w:val="00F77308"/>
    <w:rsid w:val="00F81445"/>
    <w:rsid w:val="00F83AA1"/>
    <w:rsid w:val="00F95004"/>
    <w:rsid w:val="00F950FF"/>
    <w:rsid w:val="00F973C3"/>
    <w:rsid w:val="00FA0533"/>
    <w:rsid w:val="00FA159B"/>
    <w:rsid w:val="00FC111D"/>
    <w:rsid w:val="00FC3A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714B53"/>
  <w15:chartTrackingRefBased/>
  <w15:docId w15:val="{577837B9-8354-4E17-80B9-34EF1A08C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0F54"/>
    <w:pPr>
      <w:spacing w:after="240" w:line="24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0F54"/>
    <w:pPr>
      <w:keepNext/>
      <w:keepLines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56EC"/>
    <w:pPr>
      <w:keepNext/>
      <w:keepLines/>
      <w:spacing w:before="40"/>
      <w:outlineLvl w:val="1"/>
    </w:pPr>
    <w:rPr>
      <w:rFonts w:eastAsiaTheme="majorEastAsia" w:cstheme="majorBidi"/>
      <w:i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56EC"/>
    <w:pPr>
      <w:keepNext/>
      <w:keepLines/>
      <w:spacing w:after="120"/>
      <w:outlineLvl w:val="2"/>
    </w:pPr>
    <w:rPr>
      <w:rFonts w:eastAsiaTheme="majorEastAsia" w:cstheme="majorBidi"/>
      <w:szCs w:val="24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D25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5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D2586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2586"/>
    <w:rPr>
      <w:rFonts w:ascii="Calibri" w:hAnsi="Calibri" w:cs="Calibri"/>
      <w:noProof/>
    </w:rPr>
  </w:style>
  <w:style w:type="paragraph" w:styleId="ListParagraph">
    <w:name w:val="List Paragraph"/>
    <w:aliases w:val="caption"/>
    <w:basedOn w:val="Normal"/>
    <w:uiPriority w:val="34"/>
    <w:qFormat/>
    <w:rsid w:val="00E46956"/>
    <w:pPr>
      <w:ind w:left="720"/>
      <w:contextualSpacing/>
    </w:pPr>
    <w:rPr>
      <w:i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50F54"/>
    <w:rPr>
      <w:rFonts w:ascii="Times New Roman" w:eastAsiaTheme="majorEastAsia" w:hAnsi="Times New Roman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C56EC"/>
    <w:rPr>
      <w:rFonts w:ascii="Times New Roman" w:eastAsiaTheme="majorEastAsia" w:hAnsi="Times New Roman" w:cstheme="majorBidi"/>
      <w:i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56EC"/>
    <w:rPr>
      <w:rFonts w:ascii="Times New Roman" w:eastAsiaTheme="majorEastAsia" w:hAnsi="Times New Roman" w:cstheme="majorBidi"/>
      <w:szCs w:val="24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A63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7A63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link w:val="CaptionChar"/>
    <w:unhideWhenUsed/>
    <w:qFormat/>
    <w:rsid w:val="00C3221E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4A46D2"/>
    <w:rPr>
      <w:rFonts w:ascii="Times New Roman" w:hAnsi="Times New Roman"/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C8527B"/>
    <w:rPr>
      <w:color w:val="0000FF"/>
      <w:u w:val="single"/>
    </w:rPr>
  </w:style>
  <w:style w:type="table" w:styleId="TableGrid">
    <w:name w:val="Table Grid"/>
    <w:basedOn w:val="TableNormal"/>
    <w:uiPriority w:val="39"/>
    <w:rsid w:val="007C02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DB41D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DB41D0"/>
    <w:rPr>
      <w:rFonts w:ascii="Times New Roman" w:hAnsi="Times New Roman"/>
    </w:rPr>
  </w:style>
  <w:style w:type="paragraph" w:styleId="NormalWeb">
    <w:name w:val="Normal (Web)"/>
    <w:basedOn w:val="Normal"/>
    <w:uiPriority w:val="99"/>
    <w:semiHidden/>
    <w:unhideWhenUsed/>
    <w:rsid w:val="004B31DA"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83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7044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8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792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392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0001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8017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0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845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1113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48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6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5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9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9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6</TotalTime>
  <Pages>2</Pages>
  <Words>1102</Words>
  <Characters>628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s.dodaran@outlook.com</dc:creator>
  <cp:keywords/>
  <dc:description/>
  <cp:lastModifiedBy>sepideh</cp:lastModifiedBy>
  <cp:revision>9</cp:revision>
  <dcterms:created xsi:type="dcterms:W3CDTF">2023-01-06T21:37:00Z</dcterms:created>
  <dcterms:modified xsi:type="dcterms:W3CDTF">2023-01-20T06:08:00Z</dcterms:modified>
</cp:coreProperties>
</file>